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2096" behindDoc="0" locked="0" layoutInCell="1" allowOverlap="1" wp14:anchorId="7026ED55" wp14:editId="447EA11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2A306719"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62832">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2096"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2A306719"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62832">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48F6DBED">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2A94561B"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62832">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6192" behindDoc="0" locked="0" layoutInCell="1" allowOverlap="1" wp14:anchorId="563A8220" wp14:editId="415FF481">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9EB4B27"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F62832">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6192"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9EB4B27"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F62832">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ABC753F"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62832">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4384" behindDoc="0" locked="0" layoutInCell="1" allowOverlap="1" wp14:anchorId="28FF82E2" wp14:editId="1933D7C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528F0306"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F62832">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4384;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528F0306"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F62832">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60288" behindDoc="0" locked="0" layoutInCell="1" allowOverlap="1" wp14:anchorId="72CD0705" wp14:editId="74EA8C44">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45BD526"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F62832">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60288"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45BD526"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F62832">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8480" behindDoc="0" locked="0" layoutInCell="1" allowOverlap="1" wp14:anchorId="27AB0E3D" wp14:editId="651400C4">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10276823" w:rsidR="003A1940" w:rsidRPr="00DC28C9" w:rsidRDefault="003A1940" w:rsidP="003A1940">
                              <w:pPr>
                                <w:pStyle w:val="Caption"/>
                              </w:pPr>
                              <w:bookmarkStart w:id="11" w:name="_Ref15990156"/>
                              <w:bookmarkStart w:id="12" w:name="_Ref15990516"/>
                              <w:r>
                                <w:t xml:space="preserve">Figure </w:t>
                              </w:r>
                              <w:r>
                                <w:fldChar w:fldCharType="begin"/>
                              </w:r>
                              <w:r>
                                <w:instrText xml:space="preserve"> SEQ Figure \* ARABIC </w:instrText>
                              </w:r>
                              <w:r>
                                <w:fldChar w:fldCharType="separate"/>
                              </w:r>
                              <w:r w:rsidR="00F62832">
                                <w:rPr>
                                  <w:noProof/>
                                </w:rPr>
                                <w:t>7</w:t>
                              </w:r>
                              <w:r>
                                <w:fldChar w:fldCharType="end"/>
                              </w:r>
                              <w:bookmarkEnd w:id="12"/>
                              <w:r>
                                <w:t>: Final Slots with Value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8480;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10276823" w:rsidR="003A1940" w:rsidRPr="00DC28C9" w:rsidRDefault="003A1940" w:rsidP="003A1940">
                        <w:pPr>
                          <w:pStyle w:val="Caption"/>
                        </w:pPr>
                        <w:bookmarkStart w:id="13" w:name="_Ref15990156"/>
                        <w:bookmarkStart w:id="14" w:name="_Ref15990516"/>
                        <w:r>
                          <w:t xml:space="preserve">Figure </w:t>
                        </w:r>
                        <w:r>
                          <w:fldChar w:fldCharType="begin"/>
                        </w:r>
                        <w:r>
                          <w:instrText xml:space="preserve"> SEQ Figure \* ARABIC </w:instrText>
                        </w:r>
                        <w:r>
                          <w:fldChar w:fldCharType="separate"/>
                        </w:r>
                        <w:r w:rsidR="00F62832">
                          <w:rPr>
                            <w:noProof/>
                          </w:rPr>
                          <w:t>7</w:t>
                        </w:r>
                        <w:r>
                          <w:fldChar w:fldCharType="end"/>
                        </w:r>
                        <w:bookmarkEnd w:id="14"/>
                        <w:r>
                          <w:t>: Final Slots with Values</w:t>
                        </w:r>
                        <w:bookmarkEnd w:id="13"/>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2576" behindDoc="0" locked="0" layoutInCell="1" allowOverlap="1" wp14:anchorId="3C3A7EFB" wp14:editId="4B6E46FA">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24CACBDE"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62832">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2576"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24CACBDE"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62832">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6672" behindDoc="0" locked="0" layoutInCell="1" allowOverlap="1" wp14:anchorId="6779D888" wp14:editId="60A5D49D">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74069025"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F62832">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6672"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74069025"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F62832">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80768" behindDoc="0" locked="0" layoutInCell="1" allowOverlap="1" wp14:anchorId="7B037AF2" wp14:editId="54DA652C">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5BA45E2A"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F62832">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80768"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5BA45E2A"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F62832">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xml:space="preserve">: Triggered Validation </w:t>
      </w:r>
      <w:proofErr w:type="spellStart"/>
      <w:r w:rsidR="002B17AE">
        <w:t>Rule</w:t>
      </w:r>
      <w:r w:rsidR="002B17AE">
        <w:fldChar w:fldCharType="end"/>
      </w:r>
      <w:r w:rsidR="002B17AE">
        <w:t xml:space="preserve"> </w:t>
      </w:r>
      <w:proofErr w:type="spellEnd"/>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4864" behindDoc="0" locked="0" layoutInCell="1" allowOverlap="1" wp14:anchorId="6986B031" wp14:editId="5F78E401">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95810FD"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4864"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95810FD"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w:t>
      </w:r>
      <w:r>
        <w:t>k</w:t>
      </w:r>
      <w:r>
        <w:t>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w:t>
        </w:r>
        <w:r w:rsidRPr="00D75F36">
          <w:rPr>
            <w:rStyle w:val="Hyperlink"/>
            <w:rFonts w:ascii="Calibri" w:hAnsi="Calibri" w:cs="Calibri"/>
            <w:color w:val="auto"/>
            <w:u w:val="none"/>
          </w:rPr>
          <w:t>t</w:t>
        </w:r>
        <w:r w:rsidRPr="00D75F36">
          <w:rPr>
            <w:rStyle w:val="Hyperlink"/>
            <w:rFonts w:ascii="Calibri" w:hAnsi="Calibri" w:cs="Calibri"/>
            <w:color w:val="auto"/>
            <w:u w:val="none"/>
          </w:rPr>
          <w: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SANs) section of the certificate. For testing, you can provide a self-signed certificate.</w:t>
      </w:r>
      <w:r w:rsidRPr="00D75F36">
        <w:rPr>
          <w:rFonts w:ascii="Calibri" w:hAnsi="Calibri" w:cs="Calibri"/>
        </w:rPr>
        <w:t xml:space="preserv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verify that incoming requests come from Alexa.</w:t>
      </w:r>
      <w:r w:rsidRPr="00D75F36">
        <w:rPr>
          <w:rFonts w:ascii="Calibri" w:hAnsi="Calibri" w:cs="Calibri"/>
        </w:rPr>
        <w:t xml:space="preserve">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BEBE87D" w:rsidR="00997244" w:rsidRPr="00997244" w:rsidRDefault="008E6023" w:rsidP="00997244">
      <w:pPr>
        <w:rPr>
          <w:lang w:eastAsia="en-GB"/>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bookmarkStart w:id="25" w:name="_GoBack"/>
      <w:bookmarkEnd w:id="25"/>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37D8A79A" w14:textId="0DA29544" w:rsidR="00013708" w:rsidRDefault="00013708" w:rsidP="009D0A04"/>
    <w:p w14:paraId="31450EC5" w14:textId="415476D4" w:rsidR="00013708" w:rsidRDefault="00013708" w:rsidP="009D0A04"/>
    <w:p w14:paraId="605F85FF" w14:textId="4BA45F74" w:rsidR="00013708" w:rsidRDefault="00013708" w:rsidP="009D0A04"/>
    <w:p w14:paraId="7BEEBA7B" w14:textId="1074FC9E" w:rsidR="00013708" w:rsidRDefault="00013708" w:rsidP="009D0A04"/>
    <w:p w14:paraId="730BFDA8" w14:textId="2E0F0214" w:rsidR="00013708" w:rsidRDefault="00013708" w:rsidP="009D0A04"/>
    <w:p w14:paraId="10CF9069" w14:textId="05E3C924" w:rsidR="00013708" w:rsidRDefault="00013708" w:rsidP="009D0A04"/>
    <w:p w14:paraId="0EA81803" w14:textId="77777777" w:rsidR="00013708" w:rsidRPr="00C847C6" w:rsidRDefault="00013708" w:rsidP="009D0A04"/>
    <w:p w14:paraId="1D26EB59" w14:textId="40EA4FA1" w:rsidR="00510F59" w:rsidRDefault="00510F59" w:rsidP="002A4910"/>
    <w:p w14:paraId="77FDB677" w14:textId="04523F4C" w:rsidR="00F62832" w:rsidRDefault="00F62832"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633FE" w14:textId="77777777" w:rsidR="006066B4" w:rsidRDefault="006066B4" w:rsidP="003C242F">
      <w:r>
        <w:separator/>
      </w:r>
    </w:p>
  </w:endnote>
  <w:endnote w:type="continuationSeparator" w:id="0">
    <w:p w14:paraId="58024CD2" w14:textId="77777777" w:rsidR="006066B4" w:rsidRDefault="006066B4"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39B3372" w:rsidR="00A570C9" w:rsidRPr="00A570C9" w:rsidRDefault="00A570C9">
      <w:pPr>
        <w:pStyle w:val="EndnoteText"/>
        <w:rPr>
          <w:lang w:val="de-DE"/>
        </w:rPr>
      </w:pPr>
      <w:r>
        <w:rPr>
          <w:rStyle w:val="EndnoteReference"/>
        </w:rPr>
        <w:endnoteRef/>
      </w:r>
      <w:r>
        <w:t xml:space="preserve"> </w:t>
      </w:r>
      <w:r>
        <w:fldChar w:fldCharType="begin" w:fldLock="1"/>
      </w:r>
      <w:r w:rsidR="00E30210">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246272" w:rsidR="00E30210" w:rsidRPr="00E30210" w:rsidRDefault="00E30210">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8D8A08" w14:textId="77777777" w:rsidR="006066B4" w:rsidRDefault="006066B4" w:rsidP="003C242F">
      <w:r>
        <w:separator/>
      </w:r>
    </w:p>
  </w:footnote>
  <w:footnote w:type="continuationSeparator" w:id="0">
    <w:p w14:paraId="02A7D73A" w14:textId="77777777" w:rsidR="006066B4" w:rsidRDefault="006066B4"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3"/>
  </w:num>
  <w:num w:numId="4">
    <w:abstractNumId w:val="7"/>
  </w:num>
  <w:num w:numId="5">
    <w:abstractNumId w:val="9"/>
  </w:num>
  <w:num w:numId="6">
    <w:abstractNumId w:val="11"/>
  </w:num>
  <w:num w:numId="7">
    <w:abstractNumId w:val="2"/>
  </w:num>
  <w:num w:numId="8">
    <w:abstractNumId w:val="4"/>
  </w:num>
  <w:num w:numId="9">
    <w:abstractNumId w:val="10"/>
  </w:num>
  <w:num w:numId="10">
    <w:abstractNumId w:val="6"/>
  </w:num>
  <w:num w:numId="11">
    <w:abstractNumId w:val="5"/>
  </w:num>
  <w:num w:numId="12">
    <w:abstractNumId w:val="12"/>
  </w:num>
  <w:num w:numId="13">
    <w:abstractNumId w:val="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3708"/>
    <w:rsid w:val="000168E6"/>
    <w:rsid w:val="0002798B"/>
    <w:rsid w:val="000322DD"/>
    <w:rsid w:val="00047A2C"/>
    <w:rsid w:val="00073D7D"/>
    <w:rsid w:val="00081C40"/>
    <w:rsid w:val="00092D8C"/>
    <w:rsid w:val="00092FCF"/>
    <w:rsid w:val="000E23C0"/>
    <w:rsid w:val="000E6331"/>
    <w:rsid w:val="000E7748"/>
    <w:rsid w:val="00101A8E"/>
    <w:rsid w:val="00113C81"/>
    <w:rsid w:val="001449FC"/>
    <w:rsid w:val="00144F39"/>
    <w:rsid w:val="00156D23"/>
    <w:rsid w:val="00163DD8"/>
    <w:rsid w:val="001721D0"/>
    <w:rsid w:val="0017257B"/>
    <w:rsid w:val="00174B96"/>
    <w:rsid w:val="00176E40"/>
    <w:rsid w:val="00197943"/>
    <w:rsid w:val="001B1FF0"/>
    <w:rsid w:val="001C0AED"/>
    <w:rsid w:val="001E707B"/>
    <w:rsid w:val="001F6976"/>
    <w:rsid w:val="00203F01"/>
    <w:rsid w:val="0021103B"/>
    <w:rsid w:val="00246EEC"/>
    <w:rsid w:val="0025562D"/>
    <w:rsid w:val="00260DC3"/>
    <w:rsid w:val="00270978"/>
    <w:rsid w:val="00271450"/>
    <w:rsid w:val="00283C6C"/>
    <w:rsid w:val="00284B8C"/>
    <w:rsid w:val="00295D54"/>
    <w:rsid w:val="002A4910"/>
    <w:rsid w:val="002B17AE"/>
    <w:rsid w:val="002B76AA"/>
    <w:rsid w:val="002C6B3D"/>
    <w:rsid w:val="002E2F8B"/>
    <w:rsid w:val="002F6D45"/>
    <w:rsid w:val="003001F3"/>
    <w:rsid w:val="00312BDC"/>
    <w:rsid w:val="003261C5"/>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D02F1"/>
    <w:rsid w:val="004D0683"/>
    <w:rsid w:val="004F6838"/>
    <w:rsid w:val="00506162"/>
    <w:rsid w:val="00510F59"/>
    <w:rsid w:val="00532796"/>
    <w:rsid w:val="00562BAB"/>
    <w:rsid w:val="00564064"/>
    <w:rsid w:val="0057309B"/>
    <w:rsid w:val="0057580B"/>
    <w:rsid w:val="0058128B"/>
    <w:rsid w:val="005854C5"/>
    <w:rsid w:val="005959A5"/>
    <w:rsid w:val="00596194"/>
    <w:rsid w:val="005A46E8"/>
    <w:rsid w:val="005A6F82"/>
    <w:rsid w:val="005B7ECF"/>
    <w:rsid w:val="005F1675"/>
    <w:rsid w:val="005F4E40"/>
    <w:rsid w:val="005F71F0"/>
    <w:rsid w:val="006017F1"/>
    <w:rsid w:val="0060370D"/>
    <w:rsid w:val="006066B4"/>
    <w:rsid w:val="00606928"/>
    <w:rsid w:val="00610449"/>
    <w:rsid w:val="00632357"/>
    <w:rsid w:val="006520DC"/>
    <w:rsid w:val="00670C9E"/>
    <w:rsid w:val="00676736"/>
    <w:rsid w:val="006906C5"/>
    <w:rsid w:val="00691C2D"/>
    <w:rsid w:val="006A303E"/>
    <w:rsid w:val="006A42C9"/>
    <w:rsid w:val="006D465B"/>
    <w:rsid w:val="006D5936"/>
    <w:rsid w:val="006E7093"/>
    <w:rsid w:val="007036EE"/>
    <w:rsid w:val="007120BF"/>
    <w:rsid w:val="00726C97"/>
    <w:rsid w:val="00730089"/>
    <w:rsid w:val="0073084E"/>
    <w:rsid w:val="00733795"/>
    <w:rsid w:val="00776DEF"/>
    <w:rsid w:val="0079736B"/>
    <w:rsid w:val="007C2DDA"/>
    <w:rsid w:val="007C707A"/>
    <w:rsid w:val="007E6D96"/>
    <w:rsid w:val="007F487E"/>
    <w:rsid w:val="00806B94"/>
    <w:rsid w:val="00827D45"/>
    <w:rsid w:val="00835D91"/>
    <w:rsid w:val="008402F7"/>
    <w:rsid w:val="008444BB"/>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40C6E"/>
    <w:rsid w:val="0096320E"/>
    <w:rsid w:val="00977852"/>
    <w:rsid w:val="009807EA"/>
    <w:rsid w:val="00997244"/>
    <w:rsid w:val="009A2AB7"/>
    <w:rsid w:val="009D0A04"/>
    <w:rsid w:val="009D2B49"/>
    <w:rsid w:val="009D2DF6"/>
    <w:rsid w:val="009E5514"/>
    <w:rsid w:val="009F0A58"/>
    <w:rsid w:val="00A026D1"/>
    <w:rsid w:val="00A1483E"/>
    <w:rsid w:val="00A329C9"/>
    <w:rsid w:val="00A35AA0"/>
    <w:rsid w:val="00A401AD"/>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80FBC"/>
    <w:rsid w:val="00B96B00"/>
    <w:rsid w:val="00BB1B64"/>
    <w:rsid w:val="00BD383E"/>
    <w:rsid w:val="00BE584E"/>
    <w:rsid w:val="00C3199F"/>
    <w:rsid w:val="00C34AE0"/>
    <w:rsid w:val="00C41CE8"/>
    <w:rsid w:val="00C847C6"/>
    <w:rsid w:val="00C85E69"/>
    <w:rsid w:val="00CE77CD"/>
    <w:rsid w:val="00D06A13"/>
    <w:rsid w:val="00D11DB2"/>
    <w:rsid w:val="00D1701C"/>
    <w:rsid w:val="00D17C40"/>
    <w:rsid w:val="00D5564D"/>
    <w:rsid w:val="00D6576C"/>
    <w:rsid w:val="00D67EC8"/>
    <w:rsid w:val="00D75F36"/>
    <w:rsid w:val="00D84ABC"/>
    <w:rsid w:val="00DF1489"/>
    <w:rsid w:val="00E01A4F"/>
    <w:rsid w:val="00E026F3"/>
    <w:rsid w:val="00E30210"/>
    <w:rsid w:val="00E33B64"/>
    <w:rsid w:val="00E34A73"/>
    <w:rsid w:val="00E540B5"/>
    <w:rsid w:val="00E56977"/>
    <w:rsid w:val="00E72304"/>
    <w:rsid w:val="00E74FF1"/>
    <w:rsid w:val="00E83EA0"/>
    <w:rsid w:val="00E9005B"/>
    <w:rsid w:val="00E90288"/>
    <w:rsid w:val="00E961D3"/>
    <w:rsid w:val="00EA42C1"/>
    <w:rsid w:val="00EC546E"/>
    <w:rsid w:val="00EE11F7"/>
    <w:rsid w:val="00EF2BB9"/>
    <w:rsid w:val="00EF3503"/>
    <w:rsid w:val="00EF746A"/>
    <w:rsid w:val="00EF7902"/>
    <w:rsid w:val="00F02A54"/>
    <w:rsid w:val="00F16BA2"/>
    <w:rsid w:val="00F4081B"/>
    <w:rsid w:val="00F433C4"/>
    <w:rsid w:val="00F47BAF"/>
    <w:rsid w:val="00F54157"/>
    <w:rsid w:val="00F62832"/>
    <w:rsid w:val="00F75B4D"/>
    <w:rsid w:val="00F91B34"/>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EF696-4707-8D4D-A691-16C5BD9E0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4</Pages>
  <Words>3970</Words>
  <Characters>2263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231</cp:revision>
  <dcterms:created xsi:type="dcterms:W3CDTF">2019-08-01T09:54:00Z</dcterms:created>
  <dcterms:modified xsi:type="dcterms:W3CDTF">2019-08-0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